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1ED07440" w:rsidR="00114396" w:rsidRPr="00B06DDC" w:rsidRDefault="0008765C" w:rsidP="00B06DDC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 xml:space="preserve">Original </w:t>
      </w:r>
      <w:r w:rsidR="00B06DDC" w:rsidRPr="00B06DDC">
        <w:rPr>
          <w:rFonts w:ascii="Times New Roman" w:hAnsi="Times New Roman" w:cs="Times New Roman"/>
          <w:b/>
          <w:lang w:val="en-AU"/>
        </w:rPr>
        <w:t>Research Article</w:t>
      </w:r>
    </w:p>
    <w:p w14:paraId="74A7AD96" w14:textId="7922038C" w:rsidR="00182DE4" w:rsidRPr="00B06DDC" w:rsidRDefault="00034847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 xml:space="preserve">Title </w:t>
      </w:r>
      <w:r w:rsidR="00661DAC" w:rsidRPr="00B06DDC">
        <w:rPr>
          <w:rFonts w:ascii="Times New Roman" w:hAnsi="Times New Roman" w:cs="Times New Roman"/>
          <w:lang w:val="en-AU"/>
        </w:rPr>
        <w:t>[</w:t>
      </w:r>
      <w:r w:rsidR="00182DE4" w:rsidRPr="00B06DDC">
        <w:rPr>
          <w:rFonts w:ascii="Times New Roman" w:hAnsi="Times New Roman" w:cs="Times New Roman"/>
          <w:lang w:val="en-AU"/>
        </w:rPr>
        <w:t xml:space="preserve">insert </w:t>
      </w:r>
      <w:r w:rsidR="0008765C" w:rsidRPr="00B06DDC">
        <w:rPr>
          <w:rFonts w:ascii="Times New Roman" w:hAnsi="Times New Roman" w:cs="Times New Roman"/>
          <w:lang w:val="en-AU"/>
        </w:rPr>
        <w:t xml:space="preserve">FULL </w:t>
      </w:r>
      <w:r w:rsidR="00182DE4" w:rsidRPr="00B06DDC">
        <w:rPr>
          <w:rFonts w:ascii="Times New Roman" w:hAnsi="Times New Roman" w:cs="Times New Roman"/>
          <w:lang w:val="en-AU"/>
        </w:rPr>
        <w:t>TITLE here</w:t>
      </w:r>
      <w:r w:rsidR="00B06DDC" w:rsidRPr="00B06DDC">
        <w:rPr>
          <w:rFonts w:ascii="Times New Roman" w:hAnsi="Times New Roman" w:cs="Times New Roman"/>
          <w:lang w:val="en-AU"/>
        </w:rPr>
        <w:t>]</w:t>
      </w:r>
    </w:p>
    <w:p w14:paraId="409AA530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5DF23FC3" w14:textId="78293059" w:rsidR="0008765C" w:rsidRPr="00B06DDC" w:rsidRDefault="0008765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insert AUTHORS here</w:t>
      </w:r>
      <w:r w:rsidR="00B06DDC" w:rsidRPr="00B06DDC">
        <w:rPr>
          <w:rFonts w:ascii="Times New Roman" w:hAnsi="Times New Roman" w:cs="Times New Roman"/>
          <w:lang w:val="en-AU"/>
        </w:rPr>
        <w:t>: (for each author)</w:t>
      </w:r>
      <w:r w:rsidR="00034847" w:rsidRPr="00B06DDC">
        <w:rPr>
          <w:rFonts w:ascii="Times New Roman" w:hAnsi="Times New Roman" w:cs="Times New Roman"/>
          <w:lang w:val="en-AU"/>
        </w:rPr>
        <w:t xml:space="preserve"> </w:t>
      </w:r>
      <w:r w:rsidR="00B06DDC" w:rsidRPr="00B06DDC">
        <w:rPr>
          <w:rFonts w:ascii="Times New Roman" w:hAnsi="Times New Roman" w:cs="Times New Roman"/>
          <w:lang w:val="en-AU"/>
        </w:rPr>
        <w:t xml:space="preserve">full name, position title, institutional address, current </w:t>
      </w:r>
      <w:r w:rsidR="006D3791">
        <w:rPr>
          <w:rFonts w:ascii="Times New Roman" w:hAnsi="Times New Roman" w:cs="Times New Roman"/>
          <w:lang w:val="en-AU"/>
        </w:rPr>
        <w:t xml:space="preserve">mailing address and </w:t>
      </w:r>
      <w:r w:rsidR="00B06DDC" w:rsidRPr="00B06DDC">
        <w:rPr>
          <w:rFonts w:ascii="Times New Roman" w:hAnsi="Times New Roman" w:cs="Times New Roman"/>
          <w:lang w:val="en-AU"/>
        </w:rPr>
        <w:t>email address, and highest academic qualification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73199CA7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3E1E9728" w14:textId="3DCD0157" w:rsidR="00034847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*</w:t>
      </w:r>
      <w:r w:rsidR="00034847" w:rsidRPr="00B06DDC">
        <w:rPr>
          <w:rFonts w:ascii="Times New Roman" w:hAnsi="Times New Roman" w:cs="Times New Roman"/>
          <w:lang w:val="en-AU"/>
        </w:rPr>
        <w:t xml:space="preserve">Corresponding author: </w:t>
      </w:r>
    </w:p>
    <w:p w14:paraId="1BA558F1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5261CFC2" w14:textId="67DF4C6E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6D3791">
        <w:rPr>
          <w:rFonts w:ascii="Times New Roman" w:hAnsi="Times New Roman" w:cs="Times New Roman"/>
          <w:b/>
          <w:lang w:val="en-AU"/>
        </w:rPr>
        <w:t>Sources of support:</w:t>
      </w:r>
      <w:r w:rsidRPr="00B06DDC">
        <w:rPr>
          <w:rFonts w:ascii="Times New Roman" w:hAnsi="Times New Roman" w:cs="Times New Roman"/>
          <w:lang w:val="en-AU"/>
        </w:rPr>
        <w:t xml:space="preserve"> [insert grant funding here]</w:t>
      </w:r>
    </w:p>
    <w:p w14:paraId="4B53C5FD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F2B65A1" w14:textId="46AAFCA1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6D3791">
        <w:rPr>
          <w:rFonts w:ascii="Times New Roman" w:hAnsi="Times New Roman" w:cs="Times New Roman"/>
          <w:b/>
          <w:lang w:val="en-AU"/>
        </w:rPr>
        <w:t>Conflict of interest statement:</w:t>
      </w:r>
      <w:r w:rsidRPr="00B06DDC">
        <w:rPr>
          <w:rFonts w:ascii="Times New Roman" w:hAnsi="Times New Roman" w:cs="Times New Roman"/>
          <w:lang w:val="en-AU"/>
        </w:rPr>
        <w:t xml:space="preserve"> The authors have no conflicts of interest to declare. [or otherwise]</w:t>
      </w:r>
    </w:p>
    <w:p w14:paraId="4CA45795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2FA698C8" w14:textId="77777777" w:rsid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RRH recommends a word count (first word of introduction to final word of the conclusion) of less than 5000 words to improve readability]</w:t>
      </w:r>
    </w:p>
    <w:p w14:paraId="36311D0A" w14:textId="77777777" w:rsid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28202645" w14:textId="7D6622E2" w:rsidR="0008765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[REMOVE ENDNOTE FIELD CODES PRIOR TO SUBMISSION]</w:t>
      </w:r>
      <w:r w:rsidR="0008765C" w:rsidRPr="00B06DDC">
        <w:rPr>
          <w:rFonts w:ascii="Times New Roman" w:hAnsi="Times New Roman" w:cs="Times New Roman"/>
          <w:lang w:val="en-AU"/>
        </w:rPr>
        <w:br w:type="page"/>
      </w:r>
    </w:p>
    <w:p w14:paraId="75685066" w14:textId="3BBBCB40" w:rsidR="005F0ACD" w:rsidRPr="00B06DD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lastRenderedPageBreak/>
        <w:t>Abstract</w:t>
      </w:r>
    </w:p>
    <w:p w14:paraId="332C14B1" w14:textId="196975FB" w:rsidR="005F0ACD" w:rsidRPr="00B06DDC" w:rsidRDefault="005F0ACD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insert </w:t>
      </w:r>
      <w:r w:rsidR="00034847" w:rsidRPr="00B06DDC">
        <w:rPr>
          <w:rFonts w:ascii="Times New Roman" w:hAnsi="Times New Roman" w:cs="Times New Roman"/>
          <w:lang w:val="en-AU"/>
        </w:rPr>
        <w:t>ABSTRACT</w:t>
      </w:r>
      <w:r w:rsidRPr="00B06DDC">
        <w:rPr>
          <w:rFonts w:ascii="Times New Roman" w:hAnsi="Times New Roman" w:cs="Times New Roman"/>
          <w:lang w:val="en-AU"/>
        </w:rPr>
        <w:t xml:space="preserve"> here; </w:t>
      </w:r>
      <w:r w:rsidR="00B06DDC" w:rsidRPr="00B06DDC">
        <w:rPr>
          <w:rFonts w:ascii="Times New Roman" w:hAnsi="Times New Roman" w:cs="Times New Roman"/>
          <w:lang w:val="en-AU"/>
        </w:rPr>
        <w:t xml:space="preserve">RRH requires a substantial abstract of around 500 words. It should include purpose, basic procedures followed, main findings, main conclusions. Emphasise </w:t>
      </w:r>
      <w:r w:rsidR="00B06DDC">
        <w:rPr>
          <w:rFonts w:ascii="Times New Roman" w:hAnsi="Times New Roman" w:cs="Times New Roman"/>
          <w:lang w:val="en-AU"/>
        </w:rPr>
        <w:t>novelty and rural relevanc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2095580" w14:textId="16CEEFEE" w:rsidR="00B06DDC" w:rsidRDefault="00B06DDC" w:rsidP="00182DE4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Keywords: [up to ten in alphabetical order; consider MeSH terms: </w:t>
      </w:r>
      <w:hyperlink r:id="rId7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http://www.nlm.nih.gov/mesh/introduction2004.html</w:t>
        </w:r>
      </w:hyperlink>
      <w:r>
        <w:rPr>
          <w:rFonts w:ascii="Times New Roman" w:hAnsi="Times New Roman" w:cs="Times New Roman"/>
          <w:lang w:val="en-AU"/>
        </w:rPr>
        <w:t>]</w:t>
      </w:r>
    </w:p>
    <w:p w14:paraId="091D53EA" w14:textId="77777777" w:rsidR="00B06DDC" w:rsidRPr="00B06DDC" w:rsidRDefault="00B06DDC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36B5400B" w14:textId="77777777" w:rsidR="00034847" w:rsidRPr="00B06DDC" w:rsidRDefault="00034847">
      <w:pPr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br w:type="page"/>
      </w:r>
    </w:p>
    <w:p w14:paraId="5CA5E0F5" w14:textId="637C682C" w:rsidR="0008765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Introduction</w:t>
      </w:r>
    </w:p>
    <w:p w14:paraId="0AE8DF61" w14:textId="78E44184" w:rsidR="00B06DDC" w:rsidRPr="00B06DDC" w:rsidRDefault="00B06DD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[RRH recommends following ICMJE guidance for the preparation of the manuscript: </w:t>
      </w:r>
      <w:hyperlink r:id="rId8" w:history="1">
        <w:r w:rsidRPr="00B06DDC">
          <w:rPr>
            <w:rStyle w:val="Hyperlink"/>
            <w:rFonts w:ascii="Times New Roman" w:hAnsi="Times New Roman" w:cs="Times New Roman"/>
            <w:b/>
            <w:lang w:val="en-AU"/>
          </w:rPr>
          <w:t>http://www.icmje.org/icmje-recommendations.pdf</w:t>
        </w:r>
      </w:hyperlink>
      <w:r>
        <w:rPr>
          <w:rFonts w:ascii="Times New Roman" w:hAnsi="Times New Roman" w:cs="Times New Roman"/>
          <w:b/>
          <w:lang w:val="en-AU"/>
        </w:rPr>
        <w:t>]</w:t>
      </w:r>
    </w:p>
    <w:p w14:paraId="2E58FE80" w14:textId="5E7BE19B" w:rsidR="00182DE4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insert TEXT here; </w:t>
      </w:r>
      <w:r w:rsidR="00034847" w:rsidRPr="00B06DDC">
        <w:rPr>
          <w:rFonts w:ascii="Times New Roman" w:hAnsi="Times New Roman" w:cs="Times New Roman"/>
          <w:lang w:val="en-AU"/>
        </w:rPr>
        <w:t>a good introduction will be about one page of text, clearly state the problem, introduce relevant literature, note any controversies</w:t>
      </w:r>
      <w:r w:rsidR="00CE0CC2" w:rsidRPr="00B06DDC">
        <w:rPr>
          <w:rFonts w:ascii="Times New Roman" w:hAnsi="Times New Roman" w:cs="Times New Roman"/>
          <w:lang w:val="en-AU"/>
        </w:rPr>
        <w:t>,</w:t>
      </w:r>
      <w:r w:rsidR="002450FB" w:rsidRPr="00B06DDC">
        <w:rPr>
          <w:rFonts w:ascii="Times New Roman" w:hAnsi="Times New Roman" w:cs="Times New Roman"/>
          <w:lang w:val="en-AU"/>
        </w:rPr>
        <w:t xml:space="preserve"> and</w:t>
      </w:r>
      <w:r w:rsidR="00CE0CC2" w:rsidRPr="00B06DDC">
        <w:rPr>
          <w:rFonts w:ascii="Times New Roman" w:hAnsi="Times New Roman" w:cs="Times New Roman"/>
          <w:lang w:val="en-AU"/>
        </w:rPr>
        <w:t xml:space="preserve"> present the aim or hypothesis </w:t>
      </w:r>
      <w:r w:rsidR="002450FB" w:rsidRPr="00B06DDC">
        <w:rPr>
          <w:rFonts w:ascii="Times New Roman" w:hAnsi="Times New Roman" w:cs="Times New Roman"/>
          <w:lang w:val="en-AU"/>
        </w:rPr>
        <w:t>in the last paragraph</w:t>
      </w:r>
      <w:r w:rsidRPr="00B06DDC">
        <w:rPr>
          <w:rFonts w:ascii="Times New Roman" w:hAnsi="Times New Roman" w:cs="Times New Roman"/>
          <w:lang w:val="en-AU"/>
        </w:rPr>
        <w:t>; example</w:t>
      </w:r>
      <w:r w:rsidR="00B06DDC">
        <w:rPr>
          <w:rFonts w:ascii="Times New Roman" w:hAnsi="Times New Roman" w:cs="Times New Roman"/>
          <w:lang w:val="en-AU"/>
        </w:rPr>
        <w:t xml:space="preserve"> (Vancouver)</w:t>
      </w:r>
      <w:r w:rsidRPr="00B06DDC">
        <w:rPr>
          <w:rFonts w:ascii="Times New Roman" w:hAnsi="Times New Roman" w:cs="Times New Roman"/>
          <w:lang w:val="en-AU"/>
        </w:rPr>
        <w:t xml:space="preserve"> reference format using Endnote</w:t>
      </w:r>
      <w:r w:rsidR="00614871" w:rsidRPr="00B06DDC">
        <w:rPr>
          <w:rFonts w:ascii="Times New Roman" w:hAnsi="Times New Roman" w:cs="Times New Roman"/>
          <w:lang w:val="en-AU"/>
        </w:rPr>
        <w:t>:</w:t>
      </w:r>
      <w:r w:rsidR="006D3791">
        <w:rPr>
          <w:rFonts w:ascii="Times New Roman" w:hAnsi="Times New Roman" w:cs="Times New Roman"/>
          <w:lang w:val="en-AU"/>
        </w:rPr>
        <w:t xml:space="preserve"> </w:t>
      </w:r>
      <w:r w:rsidR="006D3791">
        <w:rPr>
          <w:rFonts w:ascii="Times New Roman" w:hAnsi="Times New Roman" w:cs="Times New Roman"/>
          <w:lang w:val="en-AU"/>
        </w:rPr>
        <w:fldChar w:fldCharType="begin"/>
      </w:r>
      <w:r w:rsidR="001824D7">
        <w:rPr>
          <w:rFonts w:ascii="Times New Roman" w:hAnsi="Times New Roman" w:cs="Times New Roman"/>
          <w:lang w:val="en-AU"/>
        </w:rPr>
        <w:instrText xml:space="preserve"> ADDIN EN.CITE &lt;EndNote&gt;&lt;Cite&gt;&lt;Author&gt;Bell&lt;/Author&gt;&lt;Year&gt;2013&lt;/Year&gt;&lt;RecNum&gt;14&lt;/RecNum&gt;&lt;DisplayText&gt;[1]&lt;/DisplayText&gt;&lt;record&gt;&lt;rec-number&gt;14&lt;/rec-number&gt;&lt;foreign-keys&gt;&lt;key app="EN" db-id="pta02sa5hwrftleaz9svrdfztdtpppp2xwvx" timestamp="1394534672"&gt;14&lt;/key&gt;&lt;/foreign-keys&gt;&lt;ref-type name="Journal Article"&gt;17&lt;/ref-type&gt;&lt;contributors&gt;&lt;authors&gt;&lt;author&gt;Bell, EJ&lt;/author&gt;&lt;/authors&gt;&lt;/contributors&gt;&lt;titles&gt;&lt;title&gt;Climate change and health research: has it served rural communities?&lt;/title&gt;&lt;secondary-title&gt;Rural &amp;amp; Remote Health&lt;/secondary-title&gt;&lt;/titles&gt;&lt;periodical&gt;&lt;full-title&gt;Rural &amp;amp; Remote Health&lt;/full-title&gt;&lt;/periodical&gt;&lt;volume&gt;13&lt;/volume&gt;&lt;number&gt;1&lt;/number&gt;&lt;dates&gt;&lt;year&gt;2013&lt;/year&gt;&lt;/dates&gt;&lt;isbn&gt;1445-6354&lt;/isbn&gt;&lt;urls&gt;&lt;/urls&gt;&lt;/record&gt;&lt;/Cite&gt;&lt;/EndNote&gt;</w:instrText>
      </w:r>
      <w:r w:rsidR="006D3791">
        <w:rPr>
          <w:rFonts w:ascii="Times New Roman" w:hAnsi="Times New Roman" w:cs="Times New Roman"/>
          <w:lang w:val="en-AU"/>
        </w:rPr>
        <w:fldChar w:fldCharType="separate"/>
      </w:r>
      <w:r w:rsidR="001824D7">
        <w:rPr>
          <w:rFonts w:ascii="Times New Roman" w:hAnsi="Times New Roman" w:cs="Times New Roman"/>
          <w:noProof/>
          <w:lang w:val="en-AU"/>
        </w:rPr>
        <w:t>[1]</w:t>
      </w:r>
      <w:r w:rsidR="006D3791">
        <w:rPr>
          <w:rFonts w:ascii="Times New Roman" w:hAnsi="Times New Roman" w:cs="Times New Roman"/>
          <w:lang w:val="en-AU"/>
        </w:rPr>
        <w:fldChar w:fldCharType="end"/>
      </w:r>
      <w:r w:rsidRPr="00B06DDC">
        <w:rPr>
          <w:rFonts w:ascii="Times New Roman" w:hAnsi="Times New Roman" w:cs="Times New Roman"/>
          <w:lang w:val="en-AU"/>
        </w:rPr>
        <w:t>]</w:t>
      </w:r>
    </w:p>
    <w:p w14:paraId="4DC048EB" w14:textId="77777777" w:rsidR="002450FB" w:rsidRPr="00B06DDC" w:rsidRDefault="002450FB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D966618" w14:textId="6036F6EE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Methods</w:t>
      </w:r>
    </w:p>
    <w:p w14:paraId="51CA7DD1" w14:textId="00065E55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B06DDC">
        <w:rPr>
          <w:rFonts w:ascii="Times New Roman" w:hAnsi="Times New Roman" w:cs="Times New Roman"/>
          <w:lang w:val="en-AU"/>
        </w:rPr>
        <w:t>insert METHOD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51F1D91B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0E05B8AC" w14:textId="0E1AEAF8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Results</w:t>
      </w:r>
    </w:p>
    <w:p w14:paraId="56C63CE4" w14:textId="2D8B1DB1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B06DDC">
        <w:rPr>
          <w:rFonts w:ascii="Times New Roman" w:hAnsi="Times New Roman" w:cs="Times New Roman"/>
          <w:lang w:val="en-AU"/>
        </w:rPr>
        <w:t>insert RESULT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49CFD9E9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ED83862" w14:textId="312FE5A1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Discussion</w:t>
      </w:r>
    </w:p>
    <w:p w14:paraId="35DF194D" w14:textId="27945189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insert DISCUSSION here, can be combined with CONCLUSION]</w:t>
      </w:r>
    </w:p>
    <w:p w14:paraId="5EF70952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1014902E" w14:textId="5D442DAA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Conclusions</w:t>
      </w:r>
    </w:p>
    <w:p w14:paraId="20CC6B7C" w14:textId="0A341B15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03AC2358" w14:textId="71B59376" w:rsidR="0008765C" w:rsidRPr="00B06DD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Acknowledgements</w:t>
      </w:r>
    </w:p>
    <w:p w14:paraId="23995BA3" w14:textId="5E28060F" w:rsidR="00661DAC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6D3791">
        <w:rPr>
          <w:rFonts w:ascii="Times New Roman" w:hAnsi="Times New Roman" w:cs="Times New Roman"/>
          <w:lang w:val="en-AU"/>
        </w:rPr>
        <w:t>insert ACKNOWLEDGEMENT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59251961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D5D4C50" w14:textId="77777777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References</w:t>
      </w:r>
    </w:p>
    <w:p w14:paraId="0F457993" w14:textId="72AF1209" w:rsidR="00661DAC" w:rsidRPr="00B06DDC" w:rsidRDefault="006D1E47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2450FB" w:rsidRPr="00B06DDC">
        <w:rPr>
          <w:rFonts w:ascii="Times New Roman" w:hAnsi="Times New Roman" w:cs="Times New Roman"/>
          <w:lang w:val="en-AU"/>
        </w:rPr>
        <w:t xml:space="preserve">we recommend using citation management software, such as Endnote; for an excellent free alternative see </w:t>
      </w:r>
      <w:hyperlink r:id="rId9" w:history="1">
        <w:r w:rsidR="002450FB" w:rsidRPr="00B06DDC">
          <w:rPr>
            <w:rStyle w:val="Hyperlink"/>
            <w:rFonts w:ascii="Times New Roman" w:hAnsi="Times New Roman" w:cs="Times New Roman"/>
            <w:lang w:val="en-AU"/>
          </w:rPr>
          <w:t>Mendeley</w:t>
        </w:r>
      </w:hyperlink>
      <w:r w:rsidR="00661DAC" w:rsidRPr="00B06DDC">
        <w:rPr>
          <w:rFonts w:ascii="Times New Roman" w:hAnsi="Times New Roman" w:cs="Times New Roman"/>
          <w:lang w:val="en-AU"/>
        </w:rPr>
        <w:t>]</w:t>
      </w:r>
    </w:p>
    <w:p w14:paraId="7755AE14" w14:textId="77777777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00D4759" w14:textId="77777777" w:rsidR="001824D7" w:rsidRPr="001824D7" w:rsidRDefault="00661DAC" w:rsidP="001824D7">
      <w:pPr>
        <w:pStyle w:val="EndNoteBibliography"/>
        <w:rPr>
          <w:noProof/>
        </w:rPr>
      </w:pPr>
      <w:r w:rsidRPr="00B06DDC">
        <w:rPr>
          <w:lang w:val="en-AU"/>
        </w:rPr>
        <w:fldChar w:fldCharType="begin"/>
      </w:r>
      <w:r w:rsidRPr="00B06DDC">
        <w:rPr>
          <w:lang w:val="en-AU"/>
        </w:rPr>
        <w:instrText xml:space="preserve"> ADDIN EN.REFLIST </w:instrText>
      </w:r>
      <w:r w:rsidRPr="00B06DDC">
        <w:rPr>
          <w:lang w:val="en-AU"/>
        </w:rPr>
        <w:fldChar w:fldCharType="separate"/>
      </w:r>
      <w:r w:rsidR="001824D7" w:rsidRPr="001824D7">
        <w:rPr>
          <w:noProof/>
        </w:rPr>
        <w:t>1.</w:t>
      </w:r>
      <w:r w:rsidR="001824D7" w:rsidRPr="001824D7">
        <w:rPr>
          <w:noProof/>
        </w:rPr>
        <w:tab/>
        <w:t xml:space="preserve">Bell E. Climate change and health research: has it served rural communities? </w:t>
      </w:r>
      <w:r w:rsidR="001824D7" w:rsidRPr="001824D7">
        <w:rPr>
          <w:i/>
          <w:noProof/>
        </w:rPr>
        <w:t>Rural &amp; Remote Health</w:t>
      </w:r>
      <w:r w:rsidR="001824D7" w:rsidRPr="001824D7">
        <w:rPr>
          <w:noProof/>
        </w:rPr>
        <w:t>. 2013;</w:t>
      </w:r>
      <w:r w:rsidR="001824D7" w:rsidRPr="001824D7">
        <w:rPr>
          <w:b/>
          <w:noProof/>
        </w:rPr>
        <w:t>13(1)</w:t>
      </w:r>
      <w:r w:rsidR="001824D7" w:rsidRPr="001824D7">
        <w:rPr>
          <w:noProof/>
        </w:rPr>
        <w:t>.</w:t>
      </w:r>
      <w:bookmarkStart w:id="0" w:name="_GoBack"/>
      <w:bookmarkEnd w:id="0"/>
    </w:p>
    <w:p w14:paraId="1239D450" w14:textId="5D34722E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fldChar w:fldCharType="end"/>
      </w:r>
    </w:p>
    <w:p w14:paraId="1D51FBFA" w14:textId="77777777" w:rsidR="004D3E78" w:rsidRPr="00B06DDC" w:rsidRDefault="004D3E78" w:rsidP="00635CFA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D3C7491" w14:textId="77777777" w:rsidR="00614871" w:rsidRPr="00B06DDC" w:rsidRDefault="00614871" w:rsidP="00635CFA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F45D7D7" w14:textId="77F78A60" w:rsidR="001E5820" w:rsidRPr="00B06DDC" w:rsidRDefault="001E5820">
      <w:pPr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br w:type="page"/>
      </w:r>
    </w:p>
    <w:p w14:paraId="457632CA" w14:textId="77777777" w:rsidR="00614871" w:rsidRPr="00B06DDC" w:rsidRDefault="00614871" w:rsidP="00635CFA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Figure legends</w:t>
      </w:r>
    </w:p>
    <w:p w14:paraId="6287477F" w14:textId="092DE31A" w:rsidR="001E5820" w:rsidRPr="00B06DDC" w:rsidRDefault="00CE0CC2" w:rsidP="00635CFA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Figure x.</w:t>
      </w:r>
      <w:r w:rsidRPr="00B06DDC">
        <w:rPr>
          <w:rFonts w:ascii="Times New Roman" w:hAnsi="Times New Roman" w:cs="Times New Roman"/>
          <w:lang w:val="en-AU"/>
        </w:rPr>
        <w:t xml:space="preserve"> </w:t>
      </w:r>
      <w:r w:rsidR="00614871" w:rsidRPr="00B06DDC">
        <w:rPr>
          <w:rFonts w:ascii="Times New Roman" w:hAnsi="Times New Roman" w:cs="Times New Roman"/>
          <w:lang w:val="en-AU"/>
        </w:rPr>
        <w:t>[listed one after another; do not add legend to figure files</w:t>
      </w:r>
      <w:r w:rsidRPr="00B06DDC">
        <w:rPr>
          <w:rFonts w:ascii="Times New Roman" w:hAnsi="Times New Roman" w:cs="Times New Roman"/>
          <w:lang w:val="en-AU"/>
        </w:rPr>
        <w:t>; do not embed figures in this file; present each figure with a short summary of 15 words followed by a more comprehensive description</w:t>
      </w:r>
      <w:r w:rsidR="00614871" w:rsidRPr="00B06DDC">
        <w:rPr>
          <w:rFonts w:ascii="Times New Roman" w:hAnsi="Times New Roman" w:cs="Times New Roman"/>
          <w:lang w:val="en-AU"/>
        </w:rPr>
        <w:t>]</w:t>
      </w:r>
    </w:p>
    <w:p w14:paraId="4CE21DC1" w14:textId="77777777" w:rsidR="0008765C" w:rsidRPr="00B06DDC" w:rsidRDefault="0008765C">
      <w:pPr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br w:type="page"/>
      </w:r>
    </w:p>
    <w:p w14:paraId="10F72CA2" w14:textId="77777777" w:rsidR="0008765C" w:rsidRPr="00B06DDC" w:rsidRDefault="0008765C" w:rsidP="0008765C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Tables</w:t>
      </w:r>
    </w:p>
    <w:p w14:paraId="75780576" w14:textId="0DE8B1A4" w:rsidR="0008765C" w:rsidRPr="008758A9" w:rsidRDefault="0008765C" w:rsidP="0008765C">
      <w:pPr>
        <w:spacing w:line="480" w:lineRule="auto"/>
        <w:rPr>
          <w:rFonts w:ascii="Times New Roman" w:hAnsi="Times New Roman" w:cs="Times New Roman"/>
        </w:rPr>
      </w:pPr>
      <w:r w:rsidRPr="00B06DDC">
        <w:rPr>
          <w:rFonts w:ascii="Times New Roman" w:hAnsi="Times New Roman" w:cs="Times New Roman"/>
          <w:lang w:val="en-AU"/>
        </w:rPr>
        <w:t>[each on separate page, portrait, one-line title in bold, symbols and abbreviations immediately below the table</w:t>
      </w:r>
      <w:r w:rsidR="008758A9">
        <w:rPr>
          <w:rFonts w:ascii="Times New Roman" w:hAnsi="Times New Roman" w:cs="Times New Roman"/>
          <w:lang w:val="en-AU"/>
        </w:rPr>
        <w:t xml:space="preserve"> (using </w:t>
      </w:r>
      <w:r w:rsidR="008758A9">
        <w:rPr>
          <w:rFonts w:ascii="Times New Roman" w:hAnsi="Times New Roman" w:cs="Times New Roman"/>
        </w:rPr>
        <w:t>†, ¶, §, ‡</w:t>
      </w:r>
      <w:r w:rsidR="008758A9" w:rsidRPr="008758A9">
        <w:rPr>
          <w:rFonts w:ascii="Times New Roman" w:hAnsi="Times New Roman" w:cs="Times New Roman"/>
        </w:rPr>
        <w:t xml:space="preserve"> (in that order) with *, **, *** reserved for </w:t>
      </w:r>
      <w:r w:rsidR="008758A9" w:rsidRPr="008758A9">
        <w:rPr>
          <w:rFonts w:ascii="Times New Roman" w:hAnsi="Times New Roman" w:cs="Times New Roman"/>
          <w:i/>
          <w:iCs/>
        </w:rPr>
        <w:t>p</w:t>
      </w:r>
      <w:r w:rsidR="008758A9" w:rsidRPr="008758A9">
        <w:rPr>
          <w:rFonts w:ascii="Times New Roman" w:hAnsi="Times New Roman" w:cs="Times New Roman"/>
        </w:rPr>
        <w:t>-values</w:t>
      </w:r>
      <w:r w:rsidR="008758A9">
        <w:rPr>
          <w:rFonts w:ascii="Times New Roman" w:hAnsi="Times New Roman" w:cs="Times New Roman"/>
          <w:lang w:val="en-AU"/>
        </w:rPr>
        <w:t>; place grid lines around all cells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026F6B7E" w14:textId="263DE373" w:rsidR="001E5820" w:rsidRPr="00B06DDC" w:rsidRDefault="001E5820" w:rsidP="00AA39C2">
      <w:pPr>
        <w:rPr>
          <w:rFonts w:ascii="Times New Roman" w:hAnsi="Times New Roman" w:cs="Times New Roman"/>
          <w:lang w:val="en-AU"/>
        </w:rPr>
      </w:pPr>
    </w:p>
    <w:p w14:paraId="3568EF9A" w14:textId="77777777" w:rsidR="00A920FF" w:rsidRPr="00B06DDC" w:rsidRDefault="00A920FF" w:rsidP="00AA39C2">
      <w:pPr>
        <w:rPr>
          <w:rFonts w:ascii="Times New Roman" w:hAnsi="Times New Roman" w:cs="Times New Roman"/>
          <w:lang w:val="en-AU"/>
        </w:rPr>
      </w:pPr>
    </w:p>
    <w:p w14:paraId="7838AE36" w14:textId="7F0E0E8A" w:rsidR="00A920FF" w:rsidRPr="00B06DDC" w:rsidRDefault="00A920FF" w:rsidP="00A920FF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Did you find this template useful? To find out more about how Nextgenediting can help you publish visit </w:t>
      </w:r>
      <w:hyperlink r:id="rId10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http://www.nextgenediting.com</w:t>
        </w:r>
      </w:hyperlink>
      <w:r w:rsidRPr="00B06DDC">
        <w:rPr>
          <w:rStyle w:val="Hyperlink"/>
          <w:rFonts w:ascii="Times New Roman" w:hAnsi="Times New Roman" w:cs="Times New Roman"/>
          <w:lang w:val="en-AU"/>
        </w:rPr>
        <w:t>.</w:t>
      </w:r>
      <w:r w:rsidRPr="00B06DDC">
        <w:rPr>
          <w:rFonts w:ascii="Times New Roman" w:hAnsi="Times New Roman" w:cs="Times New Roman"/>
          <w:lang w:val="en-AU"/>
        </w:rPr>
        <w:t xml:space="preserve"> Connect with us via social media (</w:t>
      </w:r>
      <w:hyperlink r:id="rId11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LinkedIn</w:t>
        </w:r>
      </w:hyperlink>
      <w:r w:rsidRPr="00B06DDC">
        <w:rPr>
          <w:rFonts w:ascii="Times New Roman" w:hAnsi="Times New Roman" w:cs="Times New Roman"/>
          <w:lang w:val="en-AU"/>
        </w:rPr>
        <w:t xml:space="preserve">, </w:t>
      </w:r>
      <w:hyperlink r:id="rId12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Facebook</w:t>
        </w:r>
      </w:hyperlink>
      <w:r w:rsidRPr="00B06DDC">
        <w:rPr>
          <w:rFonts w:ascii="Times New Roman" w:hAnsi="Times New Roman" w:cs="Times New Roman"/>
          <w:lang w:val="en-AU"/>
        </w:rPr>
        <w:t xml:space="preserve">, or </w:t>
      </w:r>
      <w:hyperlink r:id="rId13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Twitter</w:t>
        </w:r>
      </w:hyperlink>
      <w:r w:rsidRPr="00B06DDC">
        <w:rPr>
          <w:rStyle w:val="Hyperlink"/>
          <w:rFonts w:ascii="Times New Roman" w:hAnsi="Times New Roman" w:cs="Times New Roman"/>
          <w:lang w:val="en-AU"/>
        </w:rPr>
        <w:t>)</w:t>
      </w:r>
      <w:r w:rsidRPr="00B06DDC">
        <w:rPr>
          <w:rFonts w:ascii="Times New Roman" w:hAnsi="Times New Roman" w:cs="Times New Roman"/>
          <w:lang w:val="en-AU"/>
        </w:rPr>
        <w:t xml:space="preserve"> for news and special offers!]</w:t>
      </w:r>
    </w:p>
    <w:sectPr w:rsidR="00A920FF" w:rsidRPr="00B06DDC" w:rsidSect="0008765C">
      <w:headerReference w:type="default" r:id="rId14"/>
      <w:footerReference w:type="even" r:id="rId15"/>
      <w:footerReference w:type="default" r:id="rId16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758A9" w:rsidRDefault="008758A9" w:rsidP="004D3E78">
      <w:r>
        <w:separator/>
      </w:r>
    </w:p>
  </w:endnote>
  <w:endnote w:type="continuationSeparator" w:id="0">
    <w:p w14:paraId="76AC5153" w14:textId="77777777" w:rsidR="008758A9" w:rsidRDefault="008758A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758A9" w:rsidRDefault="008758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758A9" w:rsidRDefault="008758A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758A9" w:rsidRDefault="008758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824D7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758A9" w:rsidRDefault="008758A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758A9" w:rsidRDefault="008758A9" w:rsidP="004D3E78">
      <w:r>
        <w:separator/>
      </w:r>
    </w:p>
  </w:footnote>
  <w:footnote w:type="continuationSeparator" w:id="0">
    <w:p w14:paraId="3AFB0295" w14:textId="77777777" w:rsidR="008758A9" w:rsidRDefault="008758A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1AE6A880" w:rsidR="008758A9" w:rsidRPr="004D3E78" w:rsidRDefault="008758A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Rural_Remote_Health</w:t>
    </w:r>
    <w:r w:rsidRPr="004D3E78">
      <w:rPr>
        <w:sz w:val="16"/>
      </w:rPr>
      <w:t>_Word_Template.docx</w:t>
    </w:r>
  </w:p>
  <w:p w14:paraId="4EE7C9F1" w14:textId="77777777" w:rsidR="008758A9" w:rsidRPr="004D3E78" w:rsidRDefault="008758A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R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4&lt;/item&gt;&lt;/record-ids&gt;&lt;/item&gt;&lt;/Libraries&gt;"/>
  </w:docVars>
  <w:rsids>
    <w:rsidRoot w:val="00182DE4"/>
    <w:rsid w:val="00034847"/>
    <w:rsid w:val="0008765C"/>
    <w:rsid w:val="00114396"/>
    <w:rsid w:val="001824D7"/>
    <w:rsid w:val="00182DE4"/>
    <w:rsid w:val="001E5820"/>
    <w:rsid w:val="002450FB"/>
    <w:rsid w:val="004D3E78"/>
    <w:rsid w:val="005F0ACD"/>
    <w:rsid w:val="00614871"/>
    <w:rsid w:val="00635CFA"/>
    <w:rsid w:val="00661DAC"/>
    <w:rsid w:val="006D1E47"/>
    <w:rsid w:val="006D3791"/>
    <w:rsid w:val="008758A9"/>
    <w:rsid w:val="00876B5A"/>
    <w:rsid w:val="00997E8E"/>
    <w:rsid w:val="00A920FF"/>
    <w:rsid w:val="00AA39C2"/>
    <w:rsid w:val="00B06DDC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nlm.nih.gov/mesh/introduction2004.html" TargetMode="External"/><Relationship Id="rId8" Type="http://schemas.openxmlformats.org/officeDocument/2006/relationships/hyperlink" Target="http://www.icmje.org/icmje-recommendations.pdf" TargetMode="External"/><Relationship Id="rId9" Type="http://schemas.openxmlformats.org/officeDocument/2006/relationships/hyperlink" Target="http://www.mendeley.com/" TargetMode="External"/><Relationship Id="rId10" Type="http://schemas.openxmlformats.org/officeDocument/2006/relationships/hyperlink" Target="http://www.nextgenediting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79</Words>
  <Characters>3216</Characters>
  <Application>Microsoft Macintosh Word</Application>
  <DocSecurity>0</DocSecurity>
  <Lines>45</Lines>
  <Paragraphs>13</Paragraphs>
  <ScaleCrop>false</ScaleCrop>
  <Company/>
  <LinksUpToDate>false</LinksUpToDate>
  <CharactersWithSpaces>37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1:00:00Z</dcterms:modified>
</cp:coreProperties>
</file>